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438D48" w14:textId="74F9FED6" w:rsidR="00DB1918" w:rsidRDefault="00AE234C" w:rsidP="00AE234C">
      <w:pPr>
        <w:pStyle w:val="Heading1"/>
      </w:pPr>
      <w:r>
        <w:t>Conclusion:</w:t>
      </w:r>
    </w:p>
    <w:p w14:paraId="796C8C11" w14:textId="129D9F74" w:rsidR="00CE08E7" w:rsidRDefault="00CF070F">
      <w:r>
        <w:t>Python and the modules available to use within Python are renowned for being easy to learn</w:t>
      </w:r>
      <w:r w:rsidR="00B36B17">
        <w:t xml:space="preserve"> particularly for non-programmers / beginners</w:t>
      </w:r>
      <w:r w:rsidR="005A1E76">
        <w:t xml:space="preserve">.  </w:t>
      </w:r>
      <w:r w:rsidR="00B9090F">
        <w:t xml:space="preserve">I think this is very much </w:t>
      </w:r>
      <w:r w:rsidR="002C6B75">
        <w:t xml:space="preserve">down to the fact that it is </w:t>
      </w:r>
      <w:r w:rsidR="00257F75">
        <w:t>considered</w:t>
      </w:r>
      <w:r w:rsidR="002C6B75">
        <w:t xml:space="preserve"> readable.  It is also </w:t>
      </w:r>
      <w:r w:rsidR="00B9090F">
        <w:t>aided by the vast community</w:t>
      </w:r>
      <w:r w:rsidR="002C6B75">
        <w:t xml:space="preserve"> of users issuing advice on various platforms.</w:t>
      </w:r>
      <w:r w:rsidR="00B9090F">
        <w:t xml:space="preserve"> </w:t>
      </w:r>
      <w:r w:rsidR="00B36B17">
        <w:t>During</w:t>
      </w:r>
      <w:r w:rsidR="00AE234C">
        <w:t xml:space="preserve"> this assignment and module as a whole</w:t>
      </w:r>
      <w:r w:rsidR="008037A2">
        <w:t>,</w:t>
      </w:r>
      <w:r w:rsidR="00AE234C">
        <w:t xml:space="preserve"> I have learned that there are many ways to carry out a task using python or </w:t>
      </w:r>
      <w:r>
        <w:t xml:space="preserve">indeed one of </w:t>
      </w:r>
      <w:r w:rsidR="00717AE9">
        <w:t>its</w:t>
      </w:r>
      <w:r>
        <w:t xml:space="preserve"> many modules</w:t>
      </w:r>
      <w:r w:rsidR="002C6B75">
        <w:t>.  For exampl</w:t>
      </w:r>
      <w:r w:rsidR="000F4981">
        <w:t xml:space="preserve">e, while researching the </w:t>
      </w:r>
      <w:r w:rsidR="002C6B75">
        <w:t>us</w:t>
      </w:r>
      <w:r w:rsidR="000F4981">
        <w:t>e of</w:t>
      </w:r>
      <w:r w:rsidR="002C6B75">
        <w:t xml:space="preserve"> BeautifulSoup </w:t>
      </w:r>
      <w:r w:rsidR="000F4981">
        <w:t>to</w:t>
      </w:r>
      <w:r w:rsidR="00BC7FA4">
        <w:t xml:space="preserve"> scrap</w:t>
      </w:r>
      <w:r w:rsidR="000F4981">
        <w:t>e</w:t>
      </w:r>
      <w:r w:rsidR="00BC7FA4">
        <w:t xml:space="preserve"> a website</w:t>
      </w:r>
      <w:r w:rsidR="00980E1D">
        <w:t xml:space="preserve"> several sources suggest</w:t>
      </w:r>
      <w:r w:rsidR="00B67EBE">
        <w:t>ed</w:t>
      </w:r>
      <w:r w:rsidR="00733117">
        <w:t xml:space="preserve"> that using</w:t>
      </w:r>
      <w:r w:rsidR="00B67EBE">
        <w:t xml:space="preserve"> </w:t>
      </w:r>
      <w:r w:rsidR="00733117">
        <w:t>“</w:t>
      </w:r>
      <w:proofErr w:type="spellStart"/>
      <w:r w:rsidR="00B67EBE" w:rsidRPr="00733117">
        <w:rPr>
          <w:rFonts w:cstheme="minorHAnsi"/>
          <w:i/>
          <w:iCs/>
          <w:shd w:val="clear" w:color="auto" w:fill="FFFFFF"/>
        </w:rPr>
        <w:t>soup.</w:t>
      </w:r>
      <w:r w:rsidR="00B67EBE" w:rsidRPr="00733117">
        <w:rPr>
          <w:rStyle w:val="Emphasis"/>
          <w:rFonts w:cstheme="minorHAnsi"/>
          <w:i w:val="0"/>
          <w:iCs w:val="0"/>
          <w:shd w:val="clear" w:color="auto" w:fill="FFFFFF"/>
        </w:rPr>
        <w:t>find</w:t>
      </w:r>
      <w:proofErr w:type="spellEnd"/>
      <w:r w:rsidR="00B67EBE" w:rsidRPr="00733117">
        <w:rPr>
          <w:rFonts w:cstheme="minorHAnsi"/>
          <w:i/>
          <w:iCs/>
          <w:shd w:val="clear" w:color="auto" w:fill="FFFFFF"/>
        </w:rPr>
        <w:t>('p').</w:t>
      </w:r>
      <w:proofErr w:type="spellStart"/>
      <w:r w:rsidR="00B67EBE" w:rsidRPr="00733117">
        <w:rPr>
          <w:rFonts w:cstheme="minorHAnsi"/>
          <w:i/>
          <w:iCs/>
          <w:shd w:val="clear" w:color="auto" w:fill="FFFFFF"/>
        </w:rPr>
        <w:t>getText</w:t>
      </w:r>
      <w:proofErr w:type="spellEnd"/>
      <w:r w:rsidR="00B67EBE" w:rsidRPr="00733117">
        <w:rPr>
          <w:rFonts w:cstheme="minorHAnsi"/>
          <w:i/>
          <w:iCs/>
          <w:shd w:val="clear" w:color="auto" w:fill="FFFFFF"/>
        </w:rPr>
        <w:t>()</w:t>
      </w:r>
      <w:r w:rsidR="00733117">
        <w:rPr>
          <w:rFonts w:cstheme="minorHAnsi"/>
          <w:i/>
          <w:iCs/>
          <w:shd w:val="clear" w:color="auto" w:fill="FFFFFF"/>
        </w:rPr>
        <w:t>”</w:t>
      </w:r>
      <w:r w:rsidR="00B67EBE" w:rsidRPr="00733117">
        <w:rPr>
          <w:rFonts w:cstheme="minorHAnsi"/>
          <w:shd w:val="clear" w:color="auto" w:fill="FFFFFF"/>
        </w:rPr>
        <w:t xml:space="preserve"> </w:t>
      </w:r>
      <w:r w:rsidR="000D211B">
        <w:rPr>
          <w:rFonts w:cstheme="minorHAnsi"/>
          <w:shd w:val="clear" w:color="auto" w:fill="FFFFFF"/>
        </w:rPr>
        <w:t xml:space="preserve"> </w:t>
      </w:r>
      <w:r w:rsidR="000D211B">
        <w:rPr>
          <w:rFonts w:cstheme="minorHAnsi"/>
          <w:shd w:val="clear" w:color="auto" w:fill="FFFFFF"/>
        </w:rPr>
        <w:fldChar w:fldCharType="begin"/>
      </w:r>
      <w:r w:rsidR="000D211B">
        <w:rPr>
          <w:rFonts w:cstheme="minorHAnsi"/>
          <w:shd w:val="clear" w:color="auto" w:fill="FFFFFF"/>
        </w:rPr>
        <w:instrText xml:space="preserve"> ADDIN ZOTERO_ITEM CSL_CITATION {"citationID":"FrzzMlIa","properties":{"formattedCitation":"(\\uc0\\u8216{}how to extract keyword with beautifulsoup from a text? Code Example\\uc0\\u8217{} 2021)","plainCitation":"(‘how to extract keyword with beautifulsoup from a text? Code Example’ 2021)","noteIndex":0},"citationItems":[{"id":329,"uris":["http://zotero.org/users/8504907/items/VVPVAMJ2"],"uri":["http://zotero.org/users/8504907/items/VVPVAMJ2"],"itemData":{"id":329,"type":"webpage","abstract":"# Find all of the text between paragraph tags and strip out the html page = soup.find('p').getText()","title":"how to extract keyword with beautifulsoup from a text? Code Example","title-short":"how to extract keyword with beautifulsoup from a text?","URL":"https://www.codegrepper.com/code-examples/whatever/how+to+extract+keyword+with+beautifulsoup+from+a+text%3F","accessed":{"date-parts":[["2021",12,8]]}}}],"schema":"https://github.com/citation-style-language/schema/raw/master/csl-citation.json"} </w:instrText>
      </w:r>
      <w:r w:rsidR="000D211B">
        <w:rPr>
          <w:rFonts w:cstheme="minorHAnsi"/>
          <w:shd w:val="clear" w:color="auto" w:fill="FFFFFF"/>
        </w:rPr>
        <w:fldChar w:fldCharType="separate"/>
      </w:r>
      <w:r w:rsidR="000D211B" w:rsidRPr="000D211B">
        <w:rPr>
          <w:rFonts w:ascii="Calibri" w:hAnsi="Calibri" w:cs="Calibri"/>
          <w:szCs w:val="24"/>
        </w:rPr>
        <w:t xml:space="preserve">(‘how to extract keyword with </w:t>
      </w:r>
      <w:r w:rsidR="000D211B">
        <w:rPr>
          <w:rFonts w:ascii="Calibri" w:hAnsi="Calibri" w:cs="Calibri"/>
          <w:szCs w:val="24"/>
        </w:rPr>
        <w:t>B</w:t>
      </w:r>
      <w:r w:rsidR="000D211B" w:rsidRPr="000D211B">
        <w:rPr>
          <w:rFonts w:ascii="Calibri" w:hAnsi="Calibri" w:cs="Calibri"/>
          <w:szCs w:val="24"/>
        </w:rPr>
        <w:t>eautiful</w:t>
      </w:r>
      <w:r w:rsidR="000D211B">
        <w:rPr>
          <w:rFonts w:ascii="Calibri" w:hAnsi="Calibri" w:cs="Calibri"/>
          <w:szCs w:val="24"/>
        </w:rPr>
        <w:t>S</w:t>
      </w:r>
      <w:r w:rsidR="000D211B" w:rsidRPr="000D211B">
        <w:rPr>
          <w:rFonts w:ascii="Calibri" w:hAnsi="Calibri" w:cs="Calibri"/>
          <w:szCs w:val="24"/>
        </w:rPr>
        <w:t>oup from a text? Code Example’ 2021)</w:t>
      </w:r>
      <w:r w:rsidR="000D211B">
        <w:rPr>
          <w:rFonts w:cstheme="minorHAnsi"/>
          <w:shd w:val="clear" w:color="auto" w:fill="FFFFFF"/>
        </w:rPr>
        <w:fldChar w:fldCharType="end"/>
      </w:r>
      <w:r w:rsidR="000D211B">
        <w:rPr>
          <w:rFonts w:cstheme="minorHAnsi"/>
          <w:shd w:val="clear" w:color="auto" w:fill="FFFFFF"/>
        </w:rPr>
        <w:t xml:space="preserve"> or various iterations of this, </w:t>
      </w:r>
      <w:r w:rsidR="00733117">
        <w:rPr>
          <w:rFonts w:cstheme="minorHAnsi"/>
          <w:shd w:val="clear" w:color="auto" w:fill="FFFFFF"/>
        </w:rPr>
        <w:t xml:space="preserve">would pull out the information I was looking for </w:t>
      </w:r>
      <w:r w:rsidR="00B67EBE" w:rsidRPr="00733117">
        <w:rPr>
          <w:rFonts w:cstheme="minorHAnsi"/>
          <w:shd w:val="clear" w:color="auto" w:fill="FFFFFF"/>
        </w:rPr>
        <w:t xml:space="preserve">but I found that this wasn’t </w:t>
      </w:r>
      <w:r w:rsidR="00733117">
        <w:rPr>
          <w:rFonts w:cstheme="minorHAnsi"/>
          <w:shd w:val="clear" w:color="auto" w:fill="FFFFFF"/>
        </w:rPr>
        <w:t>working</w:t>
      </w:r>
      <w:r w:rsidR="00B67EBE" w:rsidRPr="00733117">
        <w:rPr>
          <w:rFonts w:cstheme="minorHAnsi"/>
          <w:shd w:val="clear" w:color="auto" w:fill="FFFFFF"/>
        </w:rPr>
        <w:t xml:space="preserve"> for what I required and I found (eventually) that </w:t>
      </w:r>
      <w:r w:rsidR="00733117">
        <w:rPr>
          <w:rFonts w:cstheme="minorHAnsi"/>
          <w:shd w:val="clear" w:color="auto" w:fill="FFFFFF"/>
        </w:rPr>
        <w:t>“</w:t>
      </w:r>
      <w:r w:rsidR="00733117" w:rsidRPr="00733117">
        <w:rPr>
          <w:rStyle w:val="Emphasis"/>
          <w:rFonts w:cstheme="minorHAnsi"/>
          <w:shd w:val="clear" w:color="auto" w:fill="FFFFFF"/>
        </w:rPr>
        <w:t>words</w:t>
      </w:r>
      <w:r w:rsidR="00733117" w:rsidRPr="00733117">
        <w:rPr>
          <w:rFonts w:cstheme="minorHAnsi"/>
          <w:shd w:val="clear" w:color="auto" w:fill="FFFFFF"/>
        </w:rPr>
        <w:t> =</w:t>
      </w:r>
      <w:r w:rsidR="00733117" w:rsidRPr="00733117">
        <w:rPr>
          <w:rFonts w:cstheme="minorHAnsi"/>
          <w:i/>
          <w:iCs/>
          <w:shd w:val="clear" w:color="auto" w:fill="FFFFFF"/>
        </w:rPr>
        <w:t xml:space="preserve"> </w:t>
      </w:r>
      <w:proofErr w:type="spellStart"/>
      <w:r w:rsidR="00733117" w:rsidRPr="00733117">
        <w:rPr>
          <w:rFonts w:cstheme="minorHAnsi"/>
          <w:i/>
          <w:iCs/>
          <w:shd w:val="clear" w:color="auto" w:fill="FFFFFF"/>
        </w:rPr>
        <w:t>soup.</w:t>
      </w:r>
      <w:r w:rsidR="00733117" w:rsidRPr="00733117">
        <w:rPr>
          <w:rStyle w:val="Emphasis"/>
          <w:rFonts w:cstheme="minorHAnsi"/>
          <w:i w:val="0"/>
          <w:iCs w:val="0"/>
          <w:shd w:val="clear" w:color="auto" w:fill="FFFFFF"/>
        </w:rPr>
        <w:t>find</w:t>
      </w:r>
      <w:proofErr w:type="spellEnd"/>
      <w:r w:rsidR="00733117" w:rsidRPr="00733117">
        <w:rPr>
          <w:rFonts w:cstheme="minorHAnsi"/>
          <w:i/>
          <w:iCs/>
          <w:shd w:val="clear" w:color="auto" w:fill="FFFFFF"/>
        </w:rPr>
        <w:t xml:space="preserve">(text = lambda text: text and </w:t>
      </w:r>
      <w:proofErr w:type="spellStart"/>
      <w:r w:rsidR="00733117" w:rsidRPr="00733117">
        <w:rPr>
          <w:rFonts w:cstheme="minorHAnsi"/>
          <w:i/>
          <w:iCs/>
          <w:shd w:val="clear" w:color="auto" w:fill="FFFFFF"/>
        </w:rPr>
        <w:t>the_word</w:t>
      </w:r>
      <w:proofErr w:type="spellEnd"/>
      <w:r w:rsidR="00733117" w:rsidRPr="00733117">
        <w:rPr>
          <w:rFonts w:cstheme="minorHAnsi"/>
          <w:i/>
          <w:iCs/>
          <w:shd w:val="clear" w:color="auto" w:fill="FFFFFF"/>
        </w:rPr>
        <w:t xml:space="preserve"> in text)</w:t>
      </w:r>
      <w:r w:rsidR="00733117">
        <w:rPr>
          <w:rFonts w:cstheme="minorHAnsi"/>
          <w:i/>
          <w:iCs/>
          <w:shd w:val="clear" w:color="auto" w:fill="FFFFFF"/>
        </w:rPr>
        <w:t>”</w:t>
      </w:r>
      <w:r w:rsidR="00733117" w:rsidRPr="00733117">
        <w:rPr>
          <w:rFonts w:cstheme="minorHAnsi"/>
          <w:i/>
          <w:iCs/>
          <w:shd w:val="clear" w:color="auto" w:fill="FFFFFF"/>
        </w:rPr>
        <w:t> </w:t>
      </w:r>
      <w:r w:rsidR="000D211B">
        <w:rPr>
          <w:rFonts w:cstheme="minorHAnsi"/>
          <w:i/>
          <w:iCs/>
          <w:shd w:val="clear" w:color="auto" w:fill="FFFFFF"/>
        </w:rPr>
        <w:fldChar w:fldCharType="begin"/>
      </w:r>
      <w:r w:rsidR="000D211B">
        <w:rPr>
          <w:rFonts w:cstheme="minorHAnsi"/>
          <w:i/>
          <w:iCs/>
          <w:shd w:val="clear" w:color="auto" w:fill="FFFFFF"/>
        </w:rPr>
        <w:instrText xml:space="preserve"> ADDIN ZOTERO_ITEM CSL_CITATION {"citationID":"qFnASAT7","properties":{"formattedCitation":"(\\uc0\\u8216{}How to find a specific word in a webpage and How to count it.\\uc0\\u8217{} 2021)","plainCitation":"(‘How to find a specific word in a webpage and How to count it.’ 2021)","noteIndex":0},"citationItems":[{"id":331,"uris":["http://zotero.org/users/8504907/items/2EPE4T7T"],"uri":["http://zotero.org/users/8504907/items/2EPE4T7T"],"itemData":{"id":331,"type":"webpage","abstract":"I am doing a project.\nI don't know how to find a given word in a webpage and I want to count the occurrence of the given word.\nI need a help in doing it.\nI don't know how to code the process.\nCan anybody give me correct code?\n\nTHIS IS MY CODE TILL NO...","container-title":"Welcome to python-forum.io","language":"en","title":"How to find a specific word in a webpage and How to count it.","URL":"https://python-forum.io/thread-8147.html","accessed":{"date-parts":[["2021",12,8]]}}}],"schema":"https://github.com/citation-style-language/schema/raw/master/csl-citation.json"} </w:instrText>
      </w:r>
      <w:r w:rsidR="000D211B">
        <w:rPr>
          <w:rFonts w:cstheme="minorHAnsi"/>
          <w:i/>
          <w:iCs/>
          <w:shd w:val="clear" w:color="auto" w:fill="FFFFFF"/>
        </w:rPr>
        <w:fldChar w:fldCharType="separate"/>
      </w:r>
      <w:r w:rsidR="000D211B" w:rsidRPr="000D211B">
        <w:rPr>
          <w:rFonts w:ascii="Calibri" w:hAnsi="Calibri" w:cs="Calibri"/>
          <w:szCs w:val="24"/>
        </w:rPr>
        <w:t>(‘How to find a specific word in a webpage and How to count it.’ 2021)</w:t>
      </w:r>
      <w:r w:rsidR="000D211B">
        <w:rPr>
          <w:rFonts w:cstheme="minorHAnsi"/>
          <w:i/>
          <w:iCs/>
          <w:shd w:val="clear" w:color="auto" w:fill="FFFFFF"/>
        </w:rPr>
        <w:fldChar w:fldCharType="end"/>
      </w:r>
      <w:r w:rsidR="00733117" w:rsidRPr="00733117">
        <w:rPr>
          <w:rFonts w:cstheme="minorHAnsi"/>
          <w:shd w:val="clear" w:color="auto" w:fill="FFFFFF"/>
        </w:rPr>
        <w:t xml:space="preserve"> was a better fit for my task</w:t>
      </w:r>
      <w:r w:rsidR="00733117">
        <w:rPr>
          <w:rFonts w:cstheme="minorHAnsi"/>
          <w:shd w:val="clear" w:color="auto" w:fill="FFFFFF"/>
        </w:rPr>
        <w:t xml:space="preserve"> and I just needed to phrase the question differently until I found the correct fit</w:t>
      </w:r>
      <w:r w:rsidR="000D211B">
        <w:t>.  This means a certain level of knowledge and adaptability is required as it can become frustrating</w:t>
      </w:r>
      <w:r w:rsidR="00A86469">
        <w:t>.</w:t>
      </w:r>
      <w:r w:rsidR="00257F75">
        <w:t xml:space="preserve">  </w:t>
      </w:r>
    </w:p>
    <w:p w14:paraId="79E3FA5F" w14:textId="5DB53C29" w:rsidR="008037A2" w:rsidRDefault="00214A6E" w:rsidP="008037A2">
      <w:r>
        <w:t xml:space="preserve">We have been introduced to Python, PyCharm, Ubuntu Terminal, Terraform, Git and GitHub all of which I had never used before.  </w:t>
      </w:r>
      <w:r w:rsidR="00257F75">
        <w:t xml:space="preserve">This module has given us the basics </w:t>
      </w:r>
      <w:r w:rsidR="0065498A">
        <w:t>for programming with P</w:t>
      </w:r>
      <w:r w:rsidR="00FE24AF">
        <w:t xml:space="preserve">ython and has shown us some of </w:t>
      </w:r>
      <w:r w:rsidR="008037A2">
        <w:t>its many</w:t>
      </w:r>
      <w:r w:rsidR="00FE24AF">
        <w:t xml:space="preserve"> uses such as being able to </w:t>
      </w:r>
      <w:r w:rsidR="001924E1">
        <w:t>write a script to pick lotto numbers to</w:t>
      </w:r>
      <w:r w:rsidR="008037A2">
        <w:t xml:space="preserve"> creating a little game.  More relevant to my work </w:t>
      </w:r>
      <w:r w:rsidR="00CE7594">
        <w:t>however,</w:t>
      </w:r>
      <w:r w:rsidR="008037A2">
        <w:t xml:space="preserve"> it has provided me </w:t>
      </w:r>
      <w:r w:rsidR="00CE7594">
        <w:t xml:space="preserve">with </w:t>
      </w:r>
      <w:r w:rsidR="00F0619A">
        <w:t xml:space="preserve">the knowledge and confidence to create scripts to pull information from </w:t>
      </w:r>
      <w:r w:rsidR="00CE7594">
        <w:t xml:space="preserve">sources whether that </w:t>
      </w:r>
      <w:r w:rsidR="009262A6">
        <w:t xml:space="preserve">be </w:t>
      </w:r>
      <w:r w:rsidR="00CE7594">
        <w:t>event logs</w:t>
      </w:r>
      <w:r w:rsidR="009262A6">
        <w:t xml:space="preserve"> or excel documents.  We can now</w:t>
      </w:r>
      <w:r w:rsidR="00CE7594">
        <w:t xml:space="preserve"> creat</w:t>
      </w:r>
      <w:r w:rsidR="009262A6">
        <w:t>e</w:t>
      </w:r>
      <w:r w:rsidR="00CE7594">
        <w:t xml:space="preserve"> an infrastructure</w:t>
      </w:r>
      <w:r w:rsidR="009262A6">
        <w:t xml:space="preserve"> via script</w:t>
      </w:r>
      <w:r w:rsidR="00CE7594">
        <w:t xml:space="preserve">.  </w:t>
      </w:r>
      <w:r>
        <w:t xml:space="preserve">The comprehensive notes given during this module will help beyond the course </w:t>
      </w:r>
      <w:r w:rsidR="00027285">
        <w:t xml:space="preserve">and are encouraged to use them and other resources to continue our own research </w:t>
      </w:r>
      <w:r w:rsidR="00B10E9B">
        <w:fldChar w:fldCharType="begin"/>
      </w:r>
      <w:r w:rsidR="00B10E9B">
        <w:instrText xml:space="preserve"> ADDIN ZOTERO_ITEM CSL_CITATION {"citationID":"y0vsojtS","properties":{"formattedCitation":"(\\uc0\\u8216{}Content\\uc0\\u8217{} 2021)","plainCitation":"(‘Content’ 2021)","noteIndex":0},"citationItems":[{"id":333,"uris":["http://zotero.org/users/8504907/items/BTKYM872"],"uri":["http://zotero.org/users/8504907/items/BTKYM872"],"itemData":{"id":333,"type":"webpage","title":"Content","URL":"https://lyitbb.blackboard.com/ultra/courses/_53755_1/cl/outline","accessed":{"date-parts":[["2021",12,8]]}}}],"schema":"https://github.com/citation-style-language/schema/raw/master/csl-citation.json"} </w:instrText>
      </w:r>
      <w:r w:rsidR="00B10E9B">
        <w:fldChar w:fldCharType="separate"/>
      </w:r>
      <w:r w:rsidR="00B10E9B" w:rsidRPr="00B10E9B">
        <w:rPr>
          <w:rFonts w:ascii="Calibri" w:hAnsi="Calibri" w:cs="Calibri"/>
          <w:szCs w:val="24"/>
        </w:rPr>
        <w:t>(‘Content’ 2021)</w:t>
      </w:r>
      <w:r w:rsidR="00B10E9B">
        <w:fldChar w:fldCharType="end"/>
      </w:r>
      <w:r w:rsidR="00027285">
        <w:t>.</w:t>
      </w:r>
    </w:p>
    <w:p w14:paraId="7C0CDCAC" w14:textId="025A6BD2" w:rsidR="008037A2" w:rsidRDefault="008037A2" w:rsidP="008037A2">
      <w:r>
        <w:t xml:space="preserve">This course for me is about empowerment and progression.  In my current role we use a third party for managed services which takes some of the pressure off for </w:t>
      </w:r>
      <w:r w:rsidR="00027285">
        <w:t xml:space="preserve">day-to-day backups, </w:t>
      </w:r>
      <w:r>
        <w:t>monitoring etc.  Because we are primarily a Microsoft house, I would be familiar to a degree with PowerShell and its functionality but being introduced to a tool as powerful as Python is eye-opening.  There is a lot to be said for understanding the benefits of available technologies particularly in relation to automation.</w:t>
      </w:r>
      <w:r w:rsidR="006801E9">
        <w:t xml:space="preserve">  This is certainly an aspect of Python I would like to continue with.</w:t>
      </w:r>
      <w:r>
        <w:t xml:space="preserve">    </w:t>
      </w:r>
      <w:r w:rsidR="00D96184">
        <w:t xml:space="preserve">I found that </w:t>
      </w:r>
      <w:proofErr w:type="gramStart"/>
      <w:r w:rsidR="00D96184">
        <w:t>Terraform</w:t>
      </w:r>
      <w:proofErr w:type="gramEnd"/>
      <w:r w:rsidR="00D96184">
        <w:t xml:space="preserve"> was very easy to use because it was logical </w:t>
      </w:r>
      <w:r w:rsidR="00F3179E">
        <w:t>and although I had never used ubuntu before I really enjoyed the terraform question using ubuntu.</w:t>
      </w:r>
    </w:p>
    <w:p w14:paraId="48676EAD" w14:textId="7E8CCD7F" w:rsidR="00FE24AF" w:rsidRDefault="0025029D">
      <w:r>
        <w:t>References:</w:t>
      </w:r>
    </w:p>
    <w:p w14:paraId="07F6EBC2" w14:textId="77777777" w:rsidR="00B10E9B" w:rsidRPr="00B10E9B" w:rsidRDefault="0025029D" w:rsidP="00B10E9B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B10E9B" w:rsidRPr="00B10E9B">
        <w:rPr>
          <w:rFonts w:ascii="Calibri" w:hAnsi="Calibri" w:cs="Calibri"/>
        </w:rPr>
        <w:t>Content [online] (2021) available: https://lyitbb.blackboard.com/ultra/courses/_53755_1/cl/outline [accessed 8 Dec 2021].</w:t>
      </w:r>
    </w:p>
    <w:p w14:paraId="26BF227B" w14:textId="77777777" w:rsidR="00B10E9B" w:rsidRPr="00B10E9B" w:rsidRDefault="00B10E9B" w:rsidP="00B10E9B">
      <w:pPr>
        <w:pStyle w:val="Bibliography"/>
        <w:rPr>
          <w:rFonts w:ascii="Calibri" w:hAnsi="Calibri" w:cs="Calibri"/>
        </w:rPr>
      </w:pPr>
      <w:r w:rsidRPr="00B10E9B">
        <w:rPr>
          <w:rFonts w:ascii="Calibri" w:hAnsi="Calibri" w:cs="Calibri"/>
        </w:rPr>
        <w:t xml:space="preserve">How to Extract Keyword with </w:t>
      </w:r>
      <w:proofErr w:type="spellStart"/>
      <w:r w:rsidRPr="00B10E9B">
        <w:rPr>
          <w:rFonts w:ascii="Calibri" w:hAnsi="Calibri" w:cs="Calibri"/>
        </w:rPr>
        <w:t>Beautifulsoup</w:t>
      </w:r>
      <w:proofErr w:type="spellEnd"/>
      <w:r w:rsidRPr="00B10E9B">
        <w:rPr>
          <w:rFonts w:ascii="Calibri" w:hAnsi="Calibri" w:cs="Calibri"/>
        </w:rPr>
        <w:t xml:space="preserve"> from a Text? Code Example [online] (2021) available: https://www.codegrepper.com/code-examples/whatever/how+to+extract+keyword+with+beautifulsoup+from+a+text%3F [accessed 8 Dec 2021].</w:t>
      </w:r>
    </w:p>
    <w:p w14:paraId="0D9A9A95" w14:textId="77777777" w:rsidR="00B10E9B" w:rsidRPr="00B10E9B" w:rsidRDefault="00B10E9B" w:rsidP="00B10E9B">
      <w:pPr>
        <w:pStyle w:val="Bibliography"/>
        <w:rPr>
          <w:rFonts w:ascii="Calibri" w:hAnsi="Calibri" w:cs="Calibri"/>
        </w:rPr>
      </w:pPr>
      <w:r w:rsidRPr="00B10E9B">
        <w:rPr>
          <w:rFonts w:ascii="Calibri" w:hAnsi="Calibri" w:cs="Calibri"/>
        </w:rPr>
        <w:t xml:space="preserve">How to Find a Specific Word in a Webpage and How to Count It. [online] (2021) </w:t>
      </w:r>
      <w:r w:rsidRPr="00B10E9B">
        <w:rPr>
          <w:rFonts w:ascii="Calibri" w:hAnsi="Calibri" w:cs="Calibri"/>
          <w:i/>
          <w:iCs/>
        </w:rPr>
        <w:t>Welcome to python-forum.io</w:t>
      </w:r>
      <w:r w:rsidRPr="00B10E9B">
        <w:rPr>
          <w:rFonts w:ascii="Calibri" w:hAnsi="Calibri" w:cs="Calibri"/>
        </w:rPr>
        <w:t>, available: https://python-forum.io/thread-8147.html [accessed 8 Dec 2021].</w:t>
      </w:r>
    </w:p>
    <w:p w14:paraId="7AB47B57" w14:textId="4803E2CD" w:rsidR="0025029D" w:rsidRDefault="0025029D">
      <w:r>
        <w:fldChar w:fldCharType="end"/>
      </w:r>
    </w:p>
    <w:sectPr w:rsidR="0025029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rsids>
    <w:rsidRoot w:val="00AE234C"/>
    <w:rsid w:val="00027285"/>
    <w:rsid w:val="000D211B"/>
    <w:rsid w:val="000D22FA"/>
    <w:rsid w:val="000E755D"/>
    <w:rsid w:val="000F4981"/>
    <w:rsid w:val="001924E1"/>
    <w:rsid w:val="00214A6E"/>
    <w:rsid w:val="002377F1"/>
    <w:rsid w:val="0025029D"/>
    <w:rsid w:val="00257F75"/>
    <w:rsid w:val="002C6B75"/>
    <w:rsid w:val="00561833"/>
    <w:rsid w:val="005A1E76"/>
    <w:rsid w:val="0065498A"/>
    <w:rsid w:val="006801E9"/>
    <w:rsid w:val="006D2E50"/>
    <w:rsid w:val="006F4D1F"/>
    <w:rsid w:val="00717AE9"/>
    <w:rsid w:val="00733117"/>
    <w:rsid w:val="008037A2"/>
    <w:rsid w:val="009262A6"/>
    <w:rsid w:val="00980E1D"/>
    <w:rsid w:val="009C5FC8"/>
    <w:rsid w:val="00A86469"/>
    <w:rsid w:val="00AE234C"/>
    <w:rsid w:val="00B10E9B"/>
    <w:rsid w:val="00B36B17"/>
    <w:rsid w:val="00B67EBE"/>
    <w:rsid w:val="00B87477"/>
    <w:rsid w:val="00B9090F"/>
    <w:rsid w:val="00BC7FA4"/>
    <w:rsid w:val="00C040C5"/>
    <w:rsid w:val="00C240B9"/>
    <w:rsid w:val="00CE08E7"/>
    <w:rsid w:val="00CE7594"/>
    <w:rsid w:val="00CF070F"/>
    <w:rsid w:val="00D96184"/>
    <w:rsid w:val="00DB1918"/>
    <w:rsid w:val="00EA6495"/>
    <w:rsid w:val="00ED45DF"/>
    <w:rsid w:val="00F0619A"/>
    <w:rsid w:val="00F3179E"/>
    <w:rsid w:val="00FE24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20D42F"/>
  <w15:chartTrackingRefBased/>
  <w15:docId w15:val="{228FE956-554D-4F09-9A19-044ECEEAD4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E234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E234C"/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character" w:styleId="Emphasis">
    <w:name w:val="Emphasis"/>
    <w:basedOn w:val="DefaultParagraphFont"/>
    <w:uiPriority w:val="20"/>
    <w:qFormat/>
    <w:rsid w:val="00B67EBE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25029D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5</TotalTime>
  <Pages>1</Pages>
  <Words>889</Words>
  <Characters>5073</Characters>
  <Application>Microsoft Office Word</Application>
  <DocSecurity>0</DocSecurity>
  <Lines>42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gela Moran</dc:creator>
  <cp:keywords/>
  <dc:description/>
  <cp:lastModifiedBy>Angela Moran</cp:lastModifiedBy>
  <cp:revision>3</cp:revision>
  <dcterms:created xsi:type="dcterms:W3CDTF">2021-12-07T20:37:00Z</dcterms:created>
  <dcterms:modified xsi:type="dcterms:W3CDTF">2021-12-08T1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RRP7vMQU"/&gt;&lt;style id="http://www.zotero.org/styles/harvard-limerick" hasBibliography="1" bibliographyStyleHasBeenSet="1"/&gt;&lt;prefs&gt;&lt;pref name="fieldType" value="Field"/&gt;&lt;/prefs&gt;&lt;/data&gt;</vt:lpwstr>
  </property>
</Properties>
</file>